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036193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746039" w:history="1">
            <w:r w:rsidR="00036193" w:rsidRPr="000B0BCB">
              <w:rPr>
                <w:rStyle w:val="Hyperlink"/>
                <w:noProof/>
                <w:lang w:val="en-US"/>
              </w:rPr>
              <w:t>1.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Procedure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39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1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2C4C5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0" w:history="1">
            <w:r w:rsidR="00036193"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Import data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40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1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2C4C5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1" w:history="1">
            <w:r w:rsidR="00036193"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Use code.py, results.xls and analysis.xls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41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2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2C4C50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2" w:history="1">
            <w:r w:rsidR="00036193" w:rsidRPr="000B0BCB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Build Sankey diagram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42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2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2C4C5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3" w:history="1">
            <w:r w:rsidR="00036193" w:rsidRPr="000B0BCB">
              <w:rPr>
                <w:rStyle w:val="Hyperlink"/>
                <w:noProof/>
                <w:lang w:val="en-US"/>
              </w:rPr>
              <w:t>2.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43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3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036193" w:rsidRDefault="002C4C50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746044" w:history="1">
            <w:r w:rsidR="00036193" w:rsidRPr="000B0BCB">
              <w:rPr>
                <w:rStyle w:val="Hyperlink"/>
                <w:noProof/>
                <w:lang w:val="en-US"/>
              </w:rPr>
              <w:t>3.</w:t>
            </w:r>
            <w:r w:rsidR="00036193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036193" w:rsidRPr="000B0BCB">
              <w:rPr>
                <w:rStyle w:val="Hyperlink"/>
                <w:noProof/>
                <w:lang w:val="en-US"/>
              </w:rPr>
              <w:t>Literature</w:t>
            </w:r>
            <w:r w:rsidR="00036193">
              <w:rPr>
                <w:noProof/>
                <w:webHidden/>
              </w:rPr>
              <w:tab/>
            </w:r>
            <w:r w:rsidR="00036193">
              <w:rPr>
                <w:noProof/>
                <w:webHidden/>
              </w:rPr>
              <w:fldChar w:fldCharType="begin"/>
            </w:r>
            <w:r w:rsidR="00036193">
              <w:rPr>
                <w:noProof/>
                <w:webHidden/>
              </w:rPr>
              <w:instrText xml:space="preserve"> PAGEREF _Toc528746044 \h </w:instrText>
            </w:r>
            <w:r w:rsidR="00036193">
              <w:rPr>
                <w:noProof/>
                <w:webHidden/>
              </w:rPr>
            </w:r>
            <w:r w:rsidR="00036193">
              <w:rPr>
                <w:noProof/>
                <w:webHidden/>
              </w:rPr>
              <w:fldChar w:fldCharType="separate"/>
            </w:r>
            <w:r w:rsidR="00036193">
              <w:rPr>
                <w:noProof/>
                <w:webHidden/>
              </w:rPr>
              <w:t>4</w:t>
            </w:r>
            <w:r w:rsidR="00036193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746039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hyperlink r:id="rId7" w:history="1">
        <w:r w:rsidRPr="0024638F">
          <w:rPr>
            <w:rStyle w:val="Hyperlink"/>
            <w:lang w:val="en-US"/>
          </w:rPr>
          <w:t>code.py</w:t>
        </w:r>
      </w:hyperlink>
      <w:r w:rsidR="004575BE" w:rsidRPr="0024638F">
        <w:rPr>
          <w:lang w:val="en-US"/>
        </w:rPr>
        <w:t xml:space="preserve">, obtain </w:t>
      </w:r>
      <w:hyperlink r:id="rId8" w:history="1">
        <w:r w:rsidR="004575BE" w:rsidRPr="0024638F">
          <w:rPr>
            <w:rStyle w:val="Hyperlink"/>
            <w:lang w:val="en-US"/>
          </w:rPr>
          <w:t>results.xls</w:t>
        </w:r>
      </w:hyperlink>
      <w:r w:rsidR="0024638F">
        <w:rPr>
          <w:lang w:val="en-US"/>
        </w:rPr>
        <w:t xml:space="preserve"> and </w:t>
      </w:r>
      <w:hyperlink r:id="rId9" w:history="1">
        <w:r w:rsidR="004575BE" w:rsidRPr="0024638F">
          <w:rPr>
            <w:rStyle w:val="Hyperlink"/>
            <w:lang w:val="en-US"/>
          </w:rPr>
          <w:t>analysis.xls</w:t>
        </w:r>
      </w:hyperlink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1" w:name="_Toc528746040"/>
      <w:r w:rsidRPr="0024638F">
        <w:rPr>
          <w:lang w:val="en-US"/>
        </w:rPr>
        <w:t>Import data</w:t>
      </w:r>
      <w:bookmarkEnd w:id="1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hyperlink r:id="rId10" w:history="1">
        <w:r w:rsidR="00DA4F1C" w:rsidRPr="0024638F">
          <w:rPr>
            <w:rStyle w:val="Hyperlink"/>
            <w:lang w:val="en-US"/>
          </w:rPr>
          <w:t>exio_mr_hiot_v3.3.15_2011</w:t>
        </w:r>
      </w:hyperlink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11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ata from World Bank Statistics  website</w:t>
      </w:r>
      <w:r w:rsidR="00D507ED" w:rsidRPr="0024638F">
        <w:rPr>
          <w:lang w:val="en-US"/>
        </w:rPr>
        <w:t xml:space="preserve"> (</w:t>
      </w:r>
      <w:hyperlink r:id="rId12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hyperlink r:id="rId13" w:history="1">
        <w:r w:rsidRPr="0024638F">
          <w:rPr>
            <w:rStyle w:val="Hyperlink"/>
            <w:lang w:val="en-US"/>
          </w:rPr>
          <w:t>wb_to_exio_conv.xls</w:t>
        </w:r>
      </w:hyperlink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 </w:t>
      </w:r>
      <w:hyperlink r:id="rId14" w:history="1">
        <w:r w:rsidR="004575BE" w:rsidRPr="0024638F">
          <w:rPr>
            <w:rStyle w:val="Hyperlink"/>
            <w:lang w:val="en-US"/>
          </w:rPr>
          <w:t>exio_mr_hiot_v3.3.15_2011</w:t>
        </w:r>
      </w:hyperlink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746041"/>
      <w:r w:rsidRPr="0024638F">
        <w:rPr>
          <w:lang w:val="en-US"/>
        </w:rPr>
        <w:t>Use code.py, results.xls and analysis.xls</w:t>
      </w:r>
      <w:bookmarkEnd w:id="2"/>
      <w:r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hyperlink r:id="rId15" w:history="1">
        <w:r w:rsidRPr="0024638F">
          <w:rPr>
            <w:rStyle w:val="Hyperlink"/>
            <w:lang w:val="en-US"/>
          </w:rPr>
          <w:t>code.py</w:t>
        </w:r>
      </w:hyperlink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hyperlink r:id="rId16" w:history="1">
        <w:r w:rsidRPr="0024638F">
          <w:rPr>
            <w:rStyle w:val="Hyperlink"/>
            <w:lang w:val="en-US"/>
          </w:rPr>
          <w:t>results.xls</w:t>
        </w:r>
      </w:hyperlink>
      <w:r w:rsidR="0024638F" w:rsidRPr="0024638F">
        <w:rPr>
          <w:lang w:val="en-US"/>
        </w:rPr>
        <w:t xml:space="preserve"> is created automatically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hyperlink r:id="rId17" w:history="1">
        <w:r w:rsidRPr="0024638F">
          <w:rPr>
            <w:rStyle w:val="Hyperlink"/>
            <w:lang w:val="en-US"/>
          </w:rPr>
          <w:t>results.xls</w:t>
        </w:r>
      </w:hyperlink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hyperlink r:id="rId18" w:history="1">
        <w:r w:rsidRPr="0024638F">
          <w:rPr>
            <w:rStyle w:val="Hyperlink"/>
            <w:lang w:val="en-US"/>
          </w:rPr>
          <w:t>analysis.xls</w:t>
        </w:r>
      </w:hyperlink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hyperlink r:id="rId19" w:history="1">
        <w:r w:rsidRPr="0024638F">
          <w:rPr>
            <w:rStyle w:val="Hyperlink"/>
            <w:lang w:val="en-US"/>
          </w:rPr>
          <w:t>analysis.xls</w:t>
        </w:r>
      </w:hyperlink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746042"/>
      <w:r>
        <w:rPr>
          <w:lang w:val="en-US"/>
        </w:rPr>
        <w:t>Build Sankey diagram</w:t>
      </w:r>
      <w:bookmarkEnd w:id="3"/>
    </w:p>
    <w:p w:rsidR="0024638F" w:rsidRDefault="0024638F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is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hyperlink r:id="rId20" w:history="1">
        <w:r w:rsidRPr="0024638F">
          <w:rPr>
            <w:rStyle w:val="Hyperlink"/>
            <w:lang w:val="en-US"/>
          </w:rPr>
          <w:t>results.xls</w:t>
        </w:r>
      </w:hyperlink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hyperlink r:id="rId21" w:history="1">
        <w:r w:rsidRPr="00883533">
          <w:rPr>
            <w:rStyle w:val="Hyperlink"/>
            <w:lang w:val="en-US"/>
          </w:rPr>
          <w:t>sankey.py</w:t>
        </w:r>
      </w:hyperlink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hyperlink r:id="rId22" w:history="1">
        <w:r w:rsidRPr="00883533">
          <w:rPr>
            <w:rStyle w:val="Hyperlink"/>
            <w:lang w:val="en-US"/>
          </w:rPr>
          <w:t>sankey.py</w:t>
        </w:r>
      </w:hyperlink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19800CF9" wp14:editId="607E79B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4D96D1A4" wp14:editId="2DF557DF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4" w:name="_Toc528746043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4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,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,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,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,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,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,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8760F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,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,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,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,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,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,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,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,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  <w:bookmarkStart w:id="5" w:name="_GoBack"/>
      <w:bookmarkEnd w:id="5"/>
    </w:p>
    <w:p w:rsidR="0088760F" w:rsidRP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746044"/>
      <w:r w:rsidRPr="00542A22">
        <w:rPr>
          <w:lang w:val="en-US"/>
        </w:rPr>
        <w:t>Literature</w:t>
      </w:r>
      <w:bookmarkEnd w:id="6"/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Pr="003C33D7">
        <w:rPr>
          <w:lang w:val="en-US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Merciai S, Schmidt J (2018) Methodology for the Construction of Global Multi-Regional Hybrid Supply and Use Tables for the EXIOBASE v3 Database. J Ind Ecol 0:1–16 . doi: 10.1111/jiec.12713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lastRenderedPageBreak/>
        <w:t>(2018) The Material Flow Analysis Portal. http://www.materialflows.net/. Accessed 31 Oct 2018</w:t>
      </w:r>
    </w:p>
    <w:p w:rsidR="003C33D7" w:rsidRPr="00542A22" w:rsidRDefault="003C33D7" w:rsidP="00036193">
      <w:pPr>
        <w:spacing w:line="480" w:lineRule="auto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2C4C50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3C33D7"/>
    <w:rsid w:val="004575BE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A596D"/>
    <w:rsid w:val="00B34025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results.xlsx" TargetMode="External"/><Relationship Id="rId13" Type="http://schemas.openxmlformats.org/officeDocument/2006/relationships/hyperlink" Target="wb_to_exio_conv.xls" TargetMode="External"/><Relationship Id="rId18" Type="http://schemas.openxmlformats.org/officeDocument/2006/relationships/hyperlink" Target="file:///C:\Users\aguilarga\surfdrive\thesis_per_chapter\chap02_cpn_v2\results_v2\supplementary_material_20180717\cgn_sm_v.2\analysis.xlsx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sankey.py" TargetMode="External"/><Relationship Id="rId7" Type="http://schemas.openxmlformats.org/officeDocument/2006/relationships/hyperlink" Target="code.py" TargetMode="External"/><Relationship Id="rId12" Type="http://schemas.openxmlformats.org/officeDocument/2006/relationships/hyperlink" Target="https://data.worldbank.org/indicator/SP.POP.TOTL" TargetMode="External"/><Relationship Id="rId17" Type="http://schemas.openxmlformats.org/officeDocument/2006/relationships/hyperlink" Target="file:///C:\Users\aguilarga\surfdrive\thesis_per_chapter\chap02_cpn_v2\results_v2\supplementary_material_20180717\cgn_sm_v.2\results.xlsx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file:///C:\Users\aguilarga\surfdrive\thesis_per_chapter\chap02_cpn_v2\results_v2\supplementary_material_20180717\cgn_sm_v.2\results.xlsx" TargetMode="External"/><Relationship Id="rId20" Type="http://schemas.openxmlformats.org/officeDocument/2006/relationships/hyperlink" Target="file:///C:\Users\aguilarga\surfdrive\thesis_per_chapter\chap02_cpn_v2\results_v2\supplementary_material_20180717\cgn_sm_v.2\results.xlsx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www.exiobase.eu/" TargetMode="External"/><Relationship Id="rId24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yperlink" Target="file:///C:\Users\aguilarga\surfdrive\thesis_per_chapter\chap02_cpn_v2\results_v2\supplementary_material_20180717\cgn_sm_v.2\code.py" TargetMode="External"/><Relationship Id="rId23" Type="http://schemas.openxmlformats.org/officeDocument/2006/relationships/image" Target="media/image1.png"/><Relationship Id="rId10" Type="http://schemas.openxmlformats.org/officeDocument/2006/relationships/hyperlink" Target="exio_mr_hiot_v3.3.15_2011" TargetMode="External"/><Relationship Id="rId19" Type="http://schemas.openxmlformats.org/officeDocument/2006/relationships/hyperlink" Target="file:///C:\Users\aguilarga\surfdrive\thesis_per_chapter\chap02_cpn_v2\results_v2\supplementary_material_20180717\cgn_sm_v.2\analysis.xlsx" TargetMode="External"/><Relationship Id="rId4" Type="http://schemas.microsoft.com/office/2007/relationships/stylesWithEffects" Target="stylesWithEffects.xml"/><Relationship Id="rId9" Type="http://schemas.openxmlformats.org/officeDocument/2006/relationships/hyperlink" Target="analysis.xlsx" TargetMode="External"/><Relationship Id="rId14" Type="http://schemas.openxmlformats.org/officeDocument/2006/relationships/hyperlink" Target="file:///C:\Users\aguilarga\surfdrive\thesis_per_chapter\chap02_cpn_v2\results_v2\supplementary_material_20180717\cgn_sm_v.2\exio_mr_hiot_v3.3.15_2011" TargetMode="External"/><Relationship Id="rId22" Type="http://schemas.openxmlformats.org/officeDocument/2006/relationships/hyperlink" Target="file:///C:\Users\aguilarga\surfdrive\thesis_per_chapter\chap02_cpn_v2\results_v2\supplementary_material_20180717\cgn_sm_v.2\sankey.p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29EEF985-CA64-49D7-8EA5-4D46A63625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5</Pages>
  <Words>2253</Words>
  <Characters>12843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50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18</cp:revision>
  <dcterms:created xsi:type="dcterms:W3CDTF">2018-10-30T15:11:00Z</dcterms:created>
  <dcterms:modified xsi:type="dcterms:W3CDTF">2018-11-02T08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